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5EB747" w14:textId="5846B40A" w:rsidR="008356EB" w:rsidRPr="00AC3049" w:rsidRDefault="00AC3049" w:rsidP="00AC3049">
      <w:pPr>
        <w:jc w:val="center"/>
        <w:rPr>
          <w:b/>
          <w:bCs/>
        </w:rPr>
      </w:pPr>
      <w:r w:rsidRPr="00AC3049">
        <w:rPr>
          <w:b/>
          <w:bCs/>
        </w:rPr>
        <w:t>Unit 8 exercise – Simple Ontology building with Protégé</w:t>
      </w:r>
    </w:p>
    <w:p w14:paraId="628A733E" w14:textId="4ECD70A9" w:rsidR="00AC3049" w:rsidRPr="00AC3049" w:rsidRDefault="00AC3049">
      <w:r>
        <w:t xml:space="preserve">I followed the exercises suggested in Chapter 4 of Debellis </w:t>
      </w:r>
      <w:r>
        <w:fldChar w:fldCharType="begin"/>
      </w:r>
      <w:r>
        <w:instrText xml:space="preserve"> ADDIN ZOTERO_ITEM CSL_CITATION {"citationID":"W2mXEB71","properties":{"formattedCitation":"(Debellis, no date)","plainCitation":"(Debellis, no date)","noteIndex":0},"citationItems":[{"id":649,"uris":["http://zotero.org/users/local/kYTWq1ZA/items/XQQGKYVN"],"itemData":{"id":649,"type":"book","title":"A Practical Guide to Building OWL Ontologies Using Protégé 5.5 and Plugins","author":[{"family":"Debellis","given":"Michael"}]}}],"schema":"https://github.com/citation-style-language/schema/raw/master/csl-citation.json"} </w:instrText>
      </w:r>
      <w:r>
        <w:fldChar w:fldCharType="separate"/>
      </w:r>
      <w:r w:rsidRPr="00AC3049">
        <w:rPr>
          <w:rFonts w:ascii="Aptos" w:hAnsi="Aptos"/>
        </w:rPr>
        <w:t>(Debellis, no date)</w:t>
      </w:r>
      <w:r>
        <w:fldChar w:fldCharType="end"/>
      </w:r>
      <w:r>
        <w:t xml:space="preserve"> to create a simple ontology describing pizza types, ingredients, and bases</w:t>
      </w:r>
      <w:r w:rsidR="00297E15">
        <w:t xml:space="preserve"> – as shown below</w:t>
      </w:r>
      <w:r>
        <w:t>.</w:t>
      </w:r>
    </w:p>
    <w:p w14:paraId="219FB7DA" w14:textId="4C6C2C6A" w:rsidR="00AC3049" w:rsidRDefault="00AC3049">
      <w:pPr>
        <w:rPr>
          <w:lang w:val="pt-PT"/>
        </w:rPr>
      </w:pPr>
      <w:r w:rsidRPr="00AC3049">
        <w:rPr>
          <w:lang w:val="pt-PT"/>
        </w:rPr>
        <w:drawing>
          <wp:inline distT="0" distB="0" distL="0" distR="0" wp14:anchorId="6CF0BB57" wp14:editId="605518E6">
            <wp:extent cx="5731510" cy="3373755"/>
            <wp:effectExtent l="0" t="0" r="2540" b="0"/>
            <wp:docPr id="15573936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739360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73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06658" w14:textId="5FBC106A" w:rsidR="00AC3049" w:rsidRDefault="00AC3049">
      <w:pPr>
        <w:rPr>
          <w:b/>
          <w:bCs/>
          <w:lang w:val="pt-PT"/>
        </w:rPr>
      </w:pPr>
      <w:r>
        <w:rPr>
          <w:lang w:val="pt-PT"/>
        </w:rPr>
        <w:br/>
      </w:r>
      <w:r w:rsidRPr="00AC3049">
        <w:rPr>
          <w:b/>
          <w:bCs/>
          <w:lang w:val="pt-PT"/>
        </w:rPr>
        <w:t>References</w:t>
      </w:r>
      <w:r>
        <w:rPr>
          <w:b/>
          <w:bCs/>
          <w:lang w:val="pt-PT"/>
        </w:rPr>
        <w:t>:</w:t>
      </w:r>
    </w:p>
    <w:p w14:paraId="76B5EB05" w14:textId="77777777" w:rsidR="00AC3049" w:rsidRPr="00AC3049" w:rsidRDefault="00AC3049" w:rsidP="00AC3049">
      <w:pPr>
        <w:pStyle w:val="Bibliography"/>
        <w:rPr>
          <w:rFonts w:ascii="Aptos" w:hAnsi="Aptos"/>
        </w:rPr>
      </w:pPr>
      <w:r>
        <w:rPr>
          <w:lang w:val="pt-PT"/>
        </w:rPr>
        <w:fldChar w:fldCharType="begin"/>
      </w:r>
      <w:r w:rsidRPr="00AC3049">
        <w:instrText xml:space="preserve"> ADDIN ZOTERO_BIBL {"uncited":[],"omitted":[],"custom":[]} CSL_BIBLIOGRAPHY </w:instrText>
      </w:r>
      <w:r>
        <w:rPr>
          <w:lang w:val="pt-PT"/>
        </w:rPr>
        <w:fldChar w:fldCharType="separate"/>
      </w:r>
      <w:r w:rsidRPr="00AC3049">
        <w:rPr>
          <w:rFonts w:ascii="Aptos" w:hAnsi="Aptos"/>
        </w:rPr>
        <w:t xml:space="preserve">Debellis, M. (no date) </w:t>
      </w:r>
      <w:r w:rsidRPr="00AC3049">
        <w:rPr>
          <w:rFonts w:ascii="Aptos" w:hAnsi="Aptos"/>
          <w:i/>
          <w:iCs/>
        </w:rPr>
        <w:t>A Practical Guide to Building OWL Ontologies Using Protégé 5.5 and Plugins</w:t>
      </w:r>
      <w:r w:rsidRPr="00AC3049">
        <w:rPr>
          <w:rFonts w:ascii="Aptos" w:hAnsi="Aptos"/>
        </w:rPr>
        <w:t>.</w:t>
      </w:r>
    </w:p>
    <w:p w14:paraId="2F37F279" w14:textId="0DBC47C6" w:rsidR="00AC3049" w:rsidRPr="00AC3049" w:rsidRDefault="00AC3049">
      <w:r>
        <w:rPr>
          <w:lang w:val="pt-PT"/>
        </w:rPr>
        <w:fldChar w:fldCharType="end"/>
      </w:r>
    </w:p>
    <w:p w14:paraId="329A2CF9" w14:textId="77777777" w:rsidR="00AC3049" w:rsidRPr="00AC3049" w:rsidRDefault="00AC3049">
      <w:pPr>
        <w:rPr>
          <w:b/>
          <w:bCs/>
        </w:rPr>
      </w:pPr>
    </w:p>
    <w:p w14:paraId="2D43038B" w14:textId="77777777" w:rsidR="00AC3049" w:rsidRPr="00AC3049" w:rsidRDefault="00AC3049"/>
    <w:sectPr w:rsidR="00AC3049" w:rsidRPr="00AC304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3C27"/>
    <w:rsid w:val="000974C0"/>
    <w:rsid w:val="00297E15"/>
    <w:rsid w:val="004B205C"/>
    <w:rsid w:val="008356EB"/>
    <w:rsid w:val="00951D80"/>
    <w:rsid w:val="00A93C27"/>
    <w:rsid w:val="00AC3049"/>
    <w:rsid w:val="00E734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614D2A"/>
  <w15:chartTrackingRefBased/>
  <w15:docId w15:val="{FBF3EB59-C415-4210-8481-02651432DB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93C2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93C2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93C2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93C2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93C2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93C2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93C2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93C2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93C2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93C2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93C2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3C2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93C2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3C2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3C2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3C2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3C2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3C2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93C2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93C2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93C2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93C2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93C2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93C2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93C2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93C2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93C2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93C2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93C27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AC3049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41</Words>
  <Characters>810</Characters>
  <Application>Microsoft Office Word</Application>
  <DocSecurity>0</DocSecurity>
  <Lines>6</Lines>
  <Paragraphs>1</Paragraphs>
  <ScaleCrop>false</ScaleCrop>
  <Company/>
  <LinksUpToDate>false</LinksUpToDate>
  <CharactersWithSpaces>9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orim, Guilherme</dc:creator>
  <cp:keywords/>
  <dc:description/>
  <cp:lastModifiedBy>Amorim, Guilherme</cp:lastModifiedBy>
  <cp:revision>3</cp:revision>
  <dcterms:created xsi:type="dcterms:W3CDTF">2025-06-19T17:44:00Z</dcterms:created>
  <dcterms:modified xsi:type="dcterms:W3CDTF">2025-06-19T17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7"&gt;&lt;session id="jgBObCoZ"/&gt;&lt;style id="http://www.zotero.org/styles/harvard-cite-them-right" hasBibliography="1" bibliographyStyleHasBeenSet="1"/&gt;&lt;prefs&gt;&lt;pref name="fieldType" value="Field"/&gt;&lt;/prefs&gt;&lt;/data&gt;</vt:lpwstr>
  </property>
</Properties>
</file>